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C622B1" w14:textId="77777777" w:rsidR="00F0090C" w:rsidRDefault="00A4262F" w:rsidP="00AF07CE">
      <w:pPr>
        <w:jc w:val="center"/>
      </w:pPr>
      <w:r>
        <w:t>Project Proposal</w:t>
      </w:r>
    </w:p>
    <w:p w14:paraId="748D48A7" w14:textId="2614B178" w:rsidR="00E708C4" w:rsidRDefault="00E708C4" w:rsidP="00AF07CE">
      <w:pPr>
        <w:jc w:val="center"/>
      </w:pPr>
      <w:r>
        <w:t>Dustin Michels</w:t>
      </w:r>
    </w:p>
    <w:p w14:paraId="6B292F9E" w14:textId="0D4DFBFB" w:rsidR="00E708C4" w:rsidRDefault="000A2965" w:rsidP="00AF07CE">
      <w:pPr>
        <w:jc w:val="center"/>
      </w:pPr>
      <w:r>
        <w:t>27 Oct 2017</w:t>
      </w:r>
    </w:p>
    <w:p w14:paraId="572D9F64" w14:textId="77777777" w:rsidR="00A4262F" w:rsidRDefault="00A4262F" w:rsidP="00AF07CE">
      <w:pPr>
        <w:spacing w:line="276" w:lineRule="auto"/>
      </w:pPr>
    </w:p>
    <w:p w14:paraId="682A8FFC" w14:textId="5FF6D4CC" w:rsidR="00DF614D" w:rsidRDefault="00A32528" w:rsidP="002E34CD">
      <w:pPr>
        <w:spacing w:line="276" w:lineRule="auto"/>
        <w:rPr>
          <w:b/>
        </w:rPr>
      </w:pPr>
      <w:r w:rsidRPr="00083530">
        <w:rPr>
          <w:b/>
        </w:rPr>
        <w:t>Sc</w:t>
      </w:r>
      <w:r w:rsidR="00083530">
        <w:rPr>
          <w:b/>
        </w:rPr>
        <w:t>ientific Question</w:t>
      </w:r>
      <w:bookmarkStart w:id="0" w:name="_GoBack"/>
      <w:bookmarkEnd w:id="0"/>
    </w:p>
    <w:p w14:paraId="5B603DBE" w14:textId="77777777" w:rsidR="003E6E28" w:rsidRDefault="003E6E28" w:rsidP="002E34CD">
      <w:pPr>
        <w:spacing w:line="276" w:lineRule="auto"/>
        <w:rPr>
          <w:b/>
        </w:rPr>
      </w:pPr>
    </w:p>
    <w:p w14:paraId="48925AAD" w14:textId="6552F0E9" w:rsidR="007C484E" w:rsidRDefault="005A54AE" w:rsidP="002E34CD">
      <w:pPr>
        <w:spacing w:line="276" w:lineRule="auto"/>
        <w:ind w:firstLine="720"/>
      </w:pPr>
      <w:r>
        <w:t xml:space="preserve">I </w:t>
      </w:r>
      <w:r w:rsidR="00DF614D">
        <w:t xml:space="preserve">am interested in comparing </w:t>
      </w:r>
      <w:r w:rsidR="00D55712">
        <w:t xml:space="preserve">“types” of </w:t>
      </w:r>
      <w:r w:rsidR="00E679F3">
        <w:t xml:space="preserve">proteins </w:t>
      </w:r>
      <w:r w:rsidR="00F66867">
        <w:t xml:space="preserve">found </w:t>
      </w:r>
      <w:r w:rsidR="00284D71">
        <w:t>in different parts of the ocean</w:t>
      </w:r>
      <w:r w:rsidR="002C58BE">
        <w:t xml:space="preserve">, following somewhat </w:t>
      </w:r>
      <w:r w:rsidR="00A26C16">
        <w:t xml:space="preserve">in the </w:t>
      </w:r>
      <w:r w:rsidR="00F905C1">
        <w:t xml:space="preserve">vein of the </w:t>
      </w:r>
      <w:r w:rsidR="0006405D">
        <w:t xml:space="preserve">“Structure and function of the global ocean microbiome” paper we read for the </w:t>
      </w:r>
      <w:r w:rsidR="005D0129">
        <w:t xml:space="preserve">annotated bibliography </w:t>
      </w:r>
      <w:r w:rsidR="00416D98">
        <w:t>assignment</w:t>
      </w:r>
      <w:r w:rsidR="005D0129">
        <w:t>.</w:t>
      </w:r>
      <w:r w:rsidR="00822093">
        <w:t xml:space="preserve"> </w:t>
      </w:r>
      <w:r w:rsidR="00261265">
        <w:fldChar w:fldCharType="begin"/>
      </w:r>
      <w:r w:rsidR="00261265">
        <w:instrText xml:space="preserve"> ADDIN ZOTERO_ITEM CSL_CITATION {"citationID":"a17igdklskb","properties":{"formattedCitation":"(Sunagawa et al., 2015)","plainCitation":"(Sunagawa et al., 2015)"},"citationItems":[{"id":553,"uris":["http://zotero.org/users/2637646/items/MJBIBZMB"],"uri":["http://zotero.org/users/2637646/items/MJBIBZMB"],"itemData":{"id":553,"type":"article-journal","title":"Structure and function of the global ocean microbiome","container-title":"Science","page":"1261359","volume":"348","issue":"6237","source":"science.sciencemag.org","abstract":"Microbes are dominant drivers of biogeochemical processes, yet drawing a global picture of functional diversity, microbial community structure, and their ecological determinants remains a grand challenge. We analyzed 7.2 terabases of metagenomic data from 243 Tara Oceans samples from 68 locations in epipelagic and mesopelagic waters across the globe to generate an ocean microbial reference gene catalog with &gt;40 million nonredundant, mostly novel sequences from viruses, prokaryotes, and picoeukaryotes. Using 139 prokaryote-enriched samples, containing &gt;35,000 species, we show vertical stratification with epipelagic community composition mostly driven by temperature rather than other environmental factors or geography. We identify ocean microbial core functionality and reveal that &gt;73% of its abundance is shared with the human gut microbiome despite the physicochemical differences between these two ecosystems.","DOI":"10.1126/science.1261359","ISSN":"0036-8075, 1095-9203","note":"PMID: 25999513","language":"en","author":[{"family":"Sunagawa","given":"Shinichi"},{"family":"Coelho","given":"Luis Pedro"},{"family":"Chaffron","given":"Samuel"},{"family":"Kultima","given":"Jens Roat"},{"family":"Labadie","given":"Karine"},{"family":"Salazar","given":"Guillem"},{"family":"Djahanschiri","given":"Bardya"},{"family":"Zeller","given":"Georg"},{"family":"Mende","given":"Daniel R."},{"family":"Alberti","given":"Adriana"},{"family":"Cornejo-Castillo","given":"Francisco M."},{"family":"Costea","given":"Paul I."},{"family":"Cruaud","given":"Corinne"},{"family":"Ovidio","given":"Francesco","non-dropping-particle":"d'"},{"family":"Engelen","given":"Stefan"},{"family":"Ferrera","given":"Isabel"},{"family":"Gasol","given":"Josep M."},{"family":"Guidi","given":"Lionel"},{"family":"Hildebrand","given":"Falk"},{"family":"Kokoszka","given":"Florian"},{"family":"Lepoivre","given":"Cyrille"},{"family":"Lima-Mendez","given":"Gipsi"},{"family":"Poulain","given":"Julie"},{"family":"Poulos","given":"Bonnie T."},{"family":"Royo-Llonch","given":"Marta"},{"family":"Sarmento","given":"Hugo"},{"family":"Vieira-Silva","given":"Sara"},{"family":"Dimier","given":"Céline"},{"family":"Picheral","given":"Marc"},{"family":"Searson","given":"Sarah"},{"family":"Kandels-Lewis","given":"Stefanie"},{"family":"Coordinators","given":"Tara Oceans"},{"family":"Bowler","given":"Chris"},{"family":"Vargas","given":"Colomban","dropping-particle":"de"},{"family":"Gorsky","given":"Gabriel"},{"family":"Grimsley","given":"Nigel"},{"family":"Hingamp","given":"Pascal"},{"family":"Iudicone","given":"Daniele"},{"family":"Jaillon","given":"Olivier"},{"family":"Not","given":"Fabrice"},{"family":"Ogata","given":"Hiroyuki"},{"family":"Pesant","given":"Stephane"},{"family":"Speich","given":"Sabrina"},{"family":"Stemmann","given":"Lars"},{"family":"Sullivan","given":"Matthew B."},{"family":"Weissenbach","given":"Jean"},{"family":"Wincker","given":"Patrick"},{"family":"Karsenti","given":"Eric"},{"family":"Raes","given":"Jeroen"},{"family":"Acinas","given":"Silvia G."},{"family":"Bork","given":"Peer"}],"issued":{"date-parts":[["2015",5,22]]}}}],"schema":"https://github.com/citation-style-language/schema/raw/master/csl-citation.json"} </w:instrText>
      </w:r>
      <w:r w:rsidR="00261265">
        <w:fldChar w:fldCharType="separate"/>
      </w:r>
      <w:r w:rsidR="00261265">
        <w:rPr>
          <w:noProof/>
        </w:rPr>
        <w:t>(Sunagawa et al., 2015)</w:t>
      </w:r>
      <w:r w:rsidR="00261265">
        <w:fldChar w:fldCharType="end"/>
      </w:r>
      <w:r w:rsidR="005F5682">
        <w:t xml:space="preserve">. </w:t>
      </w:r>
      <w:r w:rsidR="0049444C">
        <w:t xml:space="preserve">It </w:t>
      </w:r>
      <w:r w:rsidR="0066217F">
        <w:t xml:space="preserve">seems that the authors of this paper </w:t>
      </w:r>
      <w:r w:rsidR="00351646">
        <w:t xml:space="preserve">compared </w:t>
      </w:r>
      <w:r w:rsidR="007B44B5">
        <w:t xml:space="preserve">functional diversity </w:t>
      </w:r>
      <w:r w:rsidR="0074088B">
        <w:t xml:space="preserve">in parts of the ocean, after </w:t>
      </w:r>
      <w:r w:rsidR="00CC2341" w:rsidRPr="00CC2341">
        <w:t xml:space="preserve">functionally </w:t>
      </w:r>
      <w:r w:rsidR="000653A2">
        <w:t>annotating</w:t>
      </w:r>
      <w:r w:rsidR="00CC2341" w:rsidRPr="00CC2341">
        <w:t xml:space="preserve"> </w:t>
      </w:r>
      <w:r w:rsidR="007548BE">
        <w:t xml:space="preserve">all </w:t>
      </w:r>
      <w:r w:rsidR="00B73590">
        <w:t xml:space="preserve">the reads </w:t>
      </w:r>
      <w:r w:rsidR="007E1841">
        <w:t>from the TARA dataset</w:t>
      </w:r>
      <w:r w:rsidR="00AC630A">
        <w:t xml:space="preserve">, using </w:t>
      </w:r>
      <w:r w:rsidR="00BC521E">
        <w:t xml:space="preserve">the </w:t>
      </w:r>
      <w:r w:rsidR="00B73F33" w:rsidRPr="00B73F33">
        <w:t xml:space="preserve">eggNOG </w:t>
      </w:r>
      <w:r w:rsidR="009D1B83">
        <w:t>and KEGG databases</w:t>
      </w:r>
      <w:r w:rsidR="001043A0">
        <w:t>.</w:t>
      </w:r>
      <w:r w:rsidR="00227674">
        <w:t xml:space="preserve"> </w:t>
      </w:r>
      <w:commentRangeStart w:id="1"/>
      <w:r w:rsidR="00227674">
        <w:t xml:space="preserve">I wonder if I can </w:t>
      </w:r>
      <w:r w:rsidR="00FB0F0E">
        <w:t xml:space="preserve">use those annotations </w:t>
      </w:r>
      <w:r w:rsidR="00097E34">
        <w:t xml:space="preserve">or generate my own </w:t>
      </w:r>
      <w:r w:rsidR="00FB0F0E">
        <w:t xml:space="preserve">to replicate some of the </w:t>
      </w:r>
      <w:r w:rsidR="001D4D7F">
        <w:t xml:space="preserve">functional </w:t>
      </w:r>
      <w:r w:rsidR="00A52604">
        <w:t>analyses between groups we saw elsewhere?</w:t>
      </w:r>
      <w:commentRangeEnd w:id="1"/>
      <w:r w:rsidR="00A30549">
        <w:rPr>
          <w:rStyle w:val="CommentReference"/>
        </w:rPr>
        <w:commentReference w:id="1"/>
      </w:r>
    </w:p>
    <w:p w14:paraId="6F71C103" w14:textId="40910B1A" w:rsidR="00C52887" w:rsidRPr="00DF614D" w:rsidRDefault="007C484E" w:rsidP="002E34CD">
      <w:pPr>
        <w:spacing w:line="276" w:lineRule="auto"/>
        <w:ind w:firstLine="720"/>
      </w:pPr>
      <w:r>
        <w:t xml:space="preserve">For instance, </w:t>
      </w:r>
      <w:r w:rsidR="0026218A">
        <w:t>i</w:t>
      </w:r>
      <w:r w:rsidR="00ED6E18">
        <w:t xml:space="preserve">n the journal club </w:t>
      </w:r>
      <w:r w:rsidR="00786956">
        <w:t xml:space="preserve">paper that </w:t>
      </w:r>
      <w:r w:rsidR="000F569B">
        <w:t>investigated</w:t>
      </w:r>
      <w:r w:rsidR="00291DC7">
        <w:t xml:space="preserve"> </w:t>
      </w:r>
      <w:r w:rsidR="00E11E8B">
        <w:t xml:space="preserve">the distal </w:t>
      </w:r>
      <w:r w:rsidR="00230A34">
        <w:t>gut microbiomes of mice,</w:t>
      </w:r>
      <w:r w:rsidR="0011170F">
        <w:t xml:space="preserve"> </w:t>
      </w:r>
      <w:r w:rsidR="00044C97">
        <w:t>the authors</w:t>
      </w:r>
      <w:r w:rsidR="0011170F">
        <w:t xml:space="preserve"> </w:t>
      </w:r>
      <w:r w:rsidR="00D5366E">
        <w:t xml:space="preserve">quantified </w:t>
      </w:r>
      <w:r w:rsidR="00065BB1">
        <w:t xml:space="preserve">the number of </w:t>
      </w:r>
      <w:r w:rsidR="007D1564">
        <w:t xml:space="preserve">genes </w:t>
      </w:r>
      <w:r w:rsidR="00E30064">
        <w:t xml:space="preserve">in the COG category </w:t>
      </w:r>
      <w:r w:rsidR="001535A3">
        <w:t>and KEGG pathway</w:t>
      </w:r>
      <w:r w:rsidR="00DE708A">
        <w:t xml:space="preserve"> for obese mice vs. </w:t>
      </w:r>
      <w:r w:rsidR="002A7452">
        <w:t>lean mice.</w:t>
      </w:r>
      <w:r w:rsidR="008B2C64">
        <w:t xml:space="preserve"> Perhaps I could produce a similar </w:t>
      </w:r>
      <w:r w:rsidR="00B62914">
        <w:t>graphic to the</w:t>
      </w:r>
      <w:r w:rsidR="00A83EDC">
        <w:t xml:space="preserve"> one below, but instead of comparing obese mice to lean mice I could compare two different depths or geographic regions, and see if certain COG or KEGG pathways are consistently enriched or depleted between the two?</w:t>
      </w:r>
      <w:r w:rsidR="00DF34FC">
        <w:t xml:space="preserve"> </w:t>
      </w:r>
      <w:r w:rsidR="00E844EB">
        <w:fldChar w:fldCharType="begin"/>
      </w:r>
      <w:r w:rsidR="00E844EB">
        <w:instrText xml:space="preserve"> ADDIN ZOTERO_ITEM CSL_CITATION {"citationID":"a217fkkk4v4","properties":{"formattedCitation":"(Turnbaugh et al., 2006)","plainCitation":"(Turnbaugh et al., 2006)"},"citationItems":[{"id":527,"uris":["http://zotero.org/users/2637646/items/TH76KPL2"],"uri":["http://zotero.org/users/2637646/items/TH76KPL2"],"itemData":{"id":527,"type":"article-journal","title":"An obesity-associated gut microbiome with increased capacity for energy harvest","container-title":"Nature","page":"1027-131","volume":"444","issue":"7122","source":"www.nature.com","abstract":"The worldwide obesity epidemic is stimulating efforts to identify host and environmental factors that affect energy balance. Comparisons of the distal gut microbiota of genetically obese mice and their lean littermates, as well as those of obese and lean human volunteers have revealed that obesity is associated with changes in the relative abundance of the two dominant bacterial divisions, the Bacteroidetes and the Firmicutes. Here we demonstrate through metagenomic and biochemical analyses that these changes affect the metabolic potential of the mouse gut microbiota. Our results indicate that the obese microbiome has an increased capacity to harvest energy from the diet. Furthermore, this trait is transmissible: colonization of germ-free mice with an 'obese microbiota' results in a significantly greater increase in total body fat than colonization with a 'lean microbiota'. These results identify the gut microbiota as an additional contributing factor to the pathophysiology of obesity.","DOI":"10.1038/nature05414","ISSN":"0028-0836","journalAbbreviation":"Nature","language":"en","author":[{"family":"Turnbaugh","given":"Peter J."},{"family":"Ley","given":"Ruth E."},{"family":"Mahowald","given":"Michael A."},{"family":"Magrini","given":"Vincent"},{"family":"Mardis","given":"Elaine R."},{"family":"Gordon","given":"Jeffrey I."}],"issued":{"date-parts":[["2006",12,21]]}}}],"schema":"https://github.com/citation-style-language/schema/raw/master/csl-citation.json"} </w:instrText>
      </w:r>
      <w:r w:rsidR="00E844EB">
        <w:fldChar w:fldCharType="separate"/>
      </w:r>
      <w:r w:rsidR="00E844EB">
        <w:rPr>
          <w:noProof/>
        </w:rPr>
        <w:t>(</w:t>
      </w:r>
      <w:r w:rsidR="00415CE3">
        <w:rPr>
          <w:noProof/>
        </w:rPr>
        <w:t>Figure 1,</w:t>
      </w:r>
      <w:r w:rsidR="00316245">
        <w:rPr>
          <w:noProof/>
        </w:rPr>
        <w:t xml:space="preserve"> </w:t>
      </w:r>
      <w:r w:rsidR="00E844EB">
        <w:rPr>
          <w:noProof/>
        </w:rPr>
        <w:t>Turnbaugh et al., 2006)</w:t>
      </w:r>
      <w:r w:rsidR="00E844EB">
        <w:fldChar w:fldCharType="end"/>
      </w:r>
      <w:r w:rsidR="00EF4027">
        <w:t>.</w:t>
      </w:r>
      <w:r w:rsidR="00AA7520">
        <w:t xml:space="preserve"> </w:t>
      </w:r>
    </w:p>
    <w:p w14:paraId="0E58CCDB" w14:textId="76DB01DE" w:rsidR="00436605" w:rsidRDefault="001E4032" w:rsidP="002E34CD">
      <w:pPr>
        <w:spacing w:line="276" w:lineRule="auto"/>
        <w:rPr>
          <w:b/>
        </w:rPr>
      </w:pPr>
      <w:r>
        <w:rPr>
          <w:b/>
          <w:noProof/>
        </w:rPr>
        <w:drawing>
          <wp:inline distT="0" distB="0" distL="0" distR="0" wp14:anchorId="4337B57C" wp14:editId="17BADDC8">
            <wp:extent cx="6353782" cy="2176809"/>
            <wp:effectExtent l="0" t="0" r="0" b="7620"/>
            <wp:docPr id="1" name="Picture 1" descr="../../../../../../../../Desktop/Screen%20Shot%202017-10-27%20at%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10-27%20at%20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370512" cy="2182541"/>
                    </a:xfrm>
                    <a:prstGeom prst="rect">
                      <a:avLst/>
                    </a:prstGeom>
                    <a:noFill/>
                    <a:ln>
                      <a:noFill/>
                    </a:ln>
                  </pic:spPr>
                </pic:pic>
              </a:graphicData>
            </a:graphic>
          </wp:inline>
        </w:drawing>
      </w:r>
    </w:p>
    <w:p w14:paraId="28C55E31" w14:textId="2AC893E4" w:rsidR="00130DC3" w:rsidRDefault="00130DC3" w:rsidP="002E34CD">
      <w:pPr>
        <w:spacing w:line="276" w:lineRule="auto"/>
        <w:rPr>
          <w:b/>
        </w:rPr>
      </w:pPr>
    </w:p>
    <w:p w14:paraId="0C4896EC" w14:textId="0D0B57CF" w:rsidR="00A4262F" w:rsidRDefault="00083530" w:rsidP="002E34CD">
      <w:pPr>
        <w:spacing w:line="276" w:lineRule="auto"/>
        <w:rPr>
          <w:b/>
        </w:rPr>
      </w:pPr>
      <w:r w:rsidRPr="0090264A">
        <w:rPr>
          <w:b/>
        </w:rPr>
        <w:t>Methods</w:t>
      </w:r>
    </w:p>
    <w:p w14:paraId="19EB272F" w14:textId="77777777" w:rsidR="005A4141" w:rsidRDefault="005A4141" w:rsidP="002E34CD">
      <w:pPr>
        <w:spacing w:line="276" w:lineRule="auto"/>
        <w:rPr>
          <w:b/>
        </w:rPr>
      </w:pPr>
    </w:p>
    <w:p w14:paraId="5C2BEE12" w14:textId="70C4E901" w:rsidR="00961C71" w:rsidRDefault="005A4141" w:rsidP="002E34CD">
      <w:pPr>
        <w:spacing w:line="276" w:lineRule="auto"/>
      </w:pPr>
      <w:r>
        <w:tab/>
      </w:r>
      <w:commentRangeStart w:id="2"/>
      <w:r>
        <w:t xml:space="preserve">We have used interproscan to annotate </w:t>
      </w:r>
      <w:r w:rsidR="00B859EC">
        <w:t xml:space="preserve">the </w:t>
      </w:r>
      <w:r w:rsidR="003D51BE">
        <w:t xml:space="preserve">genes of our </w:t>
      </w:r>
      <w:r w:rsidR="00575268">
        <w:t>contigs</w:t>
      </w:r>
      <w:r w:rsidR="003D51BE">
        <w:t xml:space="preserve">, </w:t>
      </w:r>
      <w:r w:rsidR="006F3F0E">
        <w:t xml:space="preserve">and </w:t>
      </w:r>
      <w:r w:rsidR="00323FA7">
        <w:t xml:space="preserve">we have looked up the KEGG pathway </w:t>
      </w:r>
      <w:r w:rsidR="00C03E87">
        <w:t xml:space="preserve">online, but I don’t think we have used tools to functionally annotate contigs. </w:t>
      </w:r>
      <w:commentRangeEnd w:id="2"/>
      <w:r w:rsidR="00A30549">
        <w:rPr>
          <w:rStyle w:val="CommentReference"/>
        </w:rPr>
        <w:commentReference w:id="2"/>
      </w:r>
      <w:r w:rsidR="007700AC">
        <w:t>Perhaps</w:t>
      </w:r>
      <w:r w:rsidR="00241951">
        <w:t xml:space="preserve"> I could find such a tool (</w:t>
      </w:r>
      <w:commentRangeStart w:id="3"/>
      <w:r w:rsidR="00241951">
        <w:t>KEGG mapper?</w:t>
      </w:r>
      <w:r w:rsidR="007519E0">
        <w:rPr>
          <w:rStyle w:val="FootnoteReference"/>
        </w:rPr>
        <w:footnoteReference w:id="1"/>
      </w:r>
      <w:r w:rsidR="00237A31">
        <w:t xml:space="preserve">) </w:t>
      </w:r>
      <w:commentRangeEnd w:id="3"/>
      <w:r w:rsidR="00A30549">
        <w:rPr>
          <w:rStyle w:val="CommentReference"/>
        </w:rPr>
        <w:commentReference w:id="3"/>
      </w:r>
      <w:r w:rsidR="003F68A4">
        <w:t xml:space="preserve">or perhaps I could simply </w:t>
      </w:r>
      <w:r w:rsidR="00DA6CD0">
        <w:t xml:space="preserve">use the </w:t>
      </w:r>
      <w:r w:rsidR="002650EF">
        <w:t xml:space="preserve">results </w:t>
      </w:r>
      <w:r w:rsidR="00054969">
        <w:t xml:space="preserve">published </w:t>
      </w:r>
      <w:r w:rsidR="001C6DC8">
        <w:t>by Sunagawa et al.</w:t>
      </w:r>
      <w:r w:rsidR="00D76154">
        <w:t xml:space="preserve"> </w:t>
      </w:r>
      <w:r w:rsidR="008D5E3E">
        <w:t xml:space="preserve">If I wanted </w:t>
      </w:r>
      <w:r w:rsidR="00586597">
        <w:t>to compare two de</w:t>
      </w:r>
      <w:r w:rsidR="000A6220">
        <w:t xml:space="preserve">pths, perhaps I could </w:t>
      </w:r>
      <w:r w:rsidR="004F13CF">
        <w:lastRenderedPageBreak/>
        <w:t xml:space="preserve">generate or </w:t>
      </w:r>
      <w:r w:rsidR="000A6220">
        <w:t>reference</w:t>
      </w:r>
      <w:r w:rsidR="00586597">
        <w:t xml:space="preserve"> </w:t>
      </w:r>
      <w:r w:rsidR="00084259">
        <w:t xml:space="preserve">annotations for </w:t>
      </w:r>
      <w:r w:rsidR="00D148A5">
        <w:t xml:space="preserve">all the </w:t>
      </w:r>
      <w:r w:rsidR="00A2404F">
        <w:t>contigs</w:t>
      </w:r>
      <w:r w:rsidR="00D148A5">
        <w:t xml:space="preserve"> for </w:t>
      </w:r>
      <w:r w:rsidR="007925C5">
        <w:t xml:space="preserve">all the class data </w:t>
      </w:r>
      <w:r w:rsidR="0018272D">
        <w:t>at those two zones</w:t>
      </w:r>
      <w:r w:rsidR="00D41855">
        <w:t xml:space="preserve">, then simply count </w:t>
      </w:r>
      <w:r w:rsidR="00321D3B">
        <w:t xml:space="preserve">the number of </w:t>
      </w:r>
      <w:r w:rsidR="006731F5">
        <w:t xml:space="preserve">contigs </w:t>
      </w:r>
      <w:r w:rsidR="00FB00FD">
        <w:t>m</w:t>
      </w:r>
      <w:r w:rsidR="00217100">
        <w:t>apped to each funct</w:t>
      </w:r>
      <w:r w:rsidR="00C7469A">
        <w:t xml:space="preserve">ional group. </w:t>
      </w:r>
      <w:r w:rsidR="00991C43">
        <w:t xml:space="preserve">I could explore various data visualization tools </w:t>
      </w:r>
      <w:r w:rsidR="004507DE">
        <w:t xml:space="preserve">for </w:t>
      </w:r>
      <w:r w:rsidR="00DB22FD">
        <w:t xml:space="preserve">generating an insightful graphic, </w:t>
      </w:r>
      <w:r w:rsidR="000F1B76">
        <w:t xml:space="preserve">like the one </w:t>
      </w:r>
      <w:r w:rsidR="00B45A77">
        <w:t xml:space="preserve">in the </w:t>
      </w:r>
      <w:r w:rsidR="00EF3E9A">
        <w:t>Turnbaugh et al paper.</w:t>
      </w:r>
    </w:p>
    <w:p w14:paraId="1B7F6621" w14:textId="77777777" w:rsidR="006933D1" w:rsidRDefault="006933D1" w:rsidP="002E34CD">
      <w:pPr>
        <w:spacing w:line="276" w:lineRule="auto"/>
      </w:pPr>
    </w:p>
    <w:p w14:paraId="30C15D79" w14:textId="0848B612" w:rsidR="00C505CB" w:rsidRDefault="004908B0" w:rsidP="002E34CD">
      <w:pPr>
        <w:spacing w:line="276" w:lineRule="auto"/>
      </w:pPr>
      <w:commentRangeStart w:id="4"/>
      <w:r>
        <w:t xml:space="preserve">This is a rough idea that surely needs some guidance and refining. </w:t>
      </w:r>
      <w:r w:rsidR="006933D1">
        <w:t xml:space="preserve">I’ll </w:t>
      </w:r>
      <w:r w:rsidR="002808D7">
        <w:t>just mention that I’</w:t>
      </w:r>
      <w:r w:rsidR="00B7539F">
        <w:t xml:space="preserve">m </w:t>
      </w:r>
      <w:r w:rsidR="003263E3">
        <w:t>interested in u</w:t>
      </w:r>
      <w:r w:rsidR="00C459C6">
        <w:t xml:space="preserve">sing BioPython / writing </w:t>
      </w:r>
      <w:r w:rsidR="00AF6AE0">
        <w:t xml:space="preserve">some useful </w:t>
      </w:r>
      <w:r w:rsidR="00D92A3B">
        <w:t xml:space="preserve">and </w:t>
      </w:r>
      <w:r w:rsidR="00C505CB">
        <w:t>reusable</w:t>
      </w:r>
      <w:r w:rsidR="00D92A3B">
        <w:t xml:space="preserve"> Python</w:t>
      </w:r>
      <w:r w:rsidR="00AC4278">
        <w:t xml:space="preserve"> script</w:t>
      </w:r>
      <w:r w:rsidR="002062EE">
        <w:t>.</w:t>
      </w:r>
      <w:commentRangeEnd w:id="4"/>
      <w:r w:rsidR="00A30549">
        <w:rPr>
          <w:rStyle w:val="CommentReference"/>
        </w:rPr>
        <w:commentReference w:id="4"/>
      </w:r>
    </w:p>
    <w:p w14:paraId="6E55A144" w14:textId="77777777" w:rsidR="00115B65" w:rsidRDefault="00115B65" w:rsidP="002E34CD">
      <w:pPr>
        <w:spacing w:line="276" w:lineRule="auto"/>
      </w:pPr>
    </w:p>
    <w:p w14:paraId="6618B120" w14:textId="1A4F7F81" w:rsidR="00115B65" w:rsidRDefault="00AF451F" w:rsidP="002E34CD">
      <w:pPr>
        <w:spacing w:line="276" w:lineRule="auto"/>
      </w:pPr>
      <w:r>
        <w:rPr>
          <w:b/>
        </w:rPr>
        <w:t>References</w:t>
      </w:r>
    </w:p>
    <w:p w14:paraId="5C50098A" w14:textId="77777777" w:rsidR="00115B65" w:rsidRDefault="00115B65" w:rsidP="002E34CD">
      <w:pPr>
        <w:spacing w:line="276" w:lineRule="auto"/>
      </w:pPr>
    </w:p>
    <w:p w14:paraId="7628F5F1" w14:textId="77777777" w:rsidR="00115B65" w:rsidRPr="00115B65" w:rsidRDefault="00115B65" w:rsidP="00115B65">
      <w:pPr>
        <w:pStyle w:val="Bibliography"/>
        <w:rPr>
          <w:rFonts w:ascii="Calibri"/>
        </w:rPr>
      </w:pPr>
      <w:r>
        <w:fldChar w:fldCharType="begin"/>
      </w:r>
      <w:r>
        <w:instrText xml:space="preserve"> ADDIN ZOTERO_BIBL {"custom":[]} CSL_BIBLIOGRAPHY </w:instrText>
      </w:r>
      <w:r>
        <w:fldChar w:fldCharType="separate"/>
      </w:r>
      <w:r w:rsidRPr="00115B65">
        <w:rPr>
          <w:rFonts w:ascii="Calibri"/>
        </w:rPr>
        <w:t xml:space="preserve">Sunagawa, S., Coelho, L.P., Chaffron, S., Kultima, J.R., Labadie, K., Salazar, G., Djahanschiri, B., Zeller, G., Mende, D.R., Alberti, A., et al. (2015). Structure and function of the global ocean microbiome. Science </w:t>
      </w:r>
      <w:r w:rsidRPr="00115B65">
        <w:rPr>
          <w:rFonts w:ascii="Calibri"/>
          <w:i/>
          <w:iCs/>
        </w:rPr>
        <w:t>348</w:t>
      </w:r>
      <w:r w:rsidRPr="00115B65">
        <w:rPr>
          <w:rFonts w:ascii="Calibri"/>
        </w:rPr>
        <w:t>, 1261359.</w:t>
      </w:r>
    </w:p>
    <w:p w14:paraId="1C7027D3" w14:textId="77777777" w:rsidR="00115B65" w:rsidRPr="00115B65" w:rsidRDefault="00115B65" w:rsidP="00115B65">
      <w:pPr>
        <w:pStyle w:val="Bibliography"/>
        <w:rPr>
          <w:rFonts w:ascii="Calibri"/>
        </w:rPr>
      </w:pPr>
      <w:r w:rsidRPr="00115B65">
        <w:rPr>
          <w:rFonts w:ascii="Calibri"/>
        </w:rPr>
        <w:t xml:space="preserve">Turnbaugh, P.J., Ley, R.E., Mahowald, M.A., Magrini, V., Mardis, E.R., and Gordon, J.I. (2006). An obesity-associated gut microbiome with increased capacity for energy harvest. Nature </w:t>
      </w:r>
      <w:r w:rsidRPr="00115B65">
        <w:rPr>
          <w:rFonts w:ascii="Calibri"/>
          <w:i/>
          <w:iCs/>
        </w:rPr>
        <w:t>444</w:t>
      </w:r>
      <w:r w:rsidRPr="00115B65">
        <w:rPr>
          <w:rFonts w:ascii="Calibri"/>
        </w:rPr>
        <w:t>, 1027–1131.</w:t>
      </w:r>
    </w:p>
    <w:p w14:paraId="3D1C2DA2" w14:textId="480549BD" w:rsidR="00115B65" w:rsidRPr="005A4141" w:rsidRDefault="00115B65" w:rsidP="002E34CD">
      <w:pPr>
        <w:spacing w:line="276" w:lineRule="auto"/>
      </w:pPr>
      <w:r>
        <w:fldChar w:fldCharType="end"/>
      </w:r>
    </w:p>
    <w:sectPr w:rsidR="00115B65" w:rsidRPr="005A4141" w:rsidSect="00B21300">
      <w:headerReference w:type="even" r:id="rId1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Rika Anderson" w:date="2017-10-28T15:47:00Z" w:initials="RA">
    <w:p w14:paraId="45DCA35A" w14:textId="1D3DD294" w:rsidR="00F0090C" w:rsidRDefault="00F0090C">
      <w:pPr>
        <w:pStyle w:val="CommentText"/>
      </w:pPr>
      <w:r>
        <w:rPr>
          <w:rStyle w:val="CommentReference"/>
        </w:rPr>
        <w:annotationRef/>
      </w:r>
      <w:r>
        <w:t>Oh, this is an interesting question! So you’re interested in examining functional (rather than taxonomic) diversity across datasets? Hmm… I think this is a fantastic question, we’ll just have to think carefully about how to test that in a sensible way, given the data you have and the analyses that you’ve learned.</w:t>
      </w:r>
    </w:p>
    <w:p w14:paraId="3693E341" w14:textId="77777777" w:rsidR="00F0090C" w:rsidRDefault="00F0090C">
      <w:pPr>
        <w:pStyle w:val="CommentText"/>
      </w:pPr>
    </w:p>
    <w:p w14:paraId="76415F08" w14:textId="7CEFF959" w:rsidR="00F0090C" w:rsidRDefault="00F0090C">
      <w:pPr>
        <w:pStyle w:val="CommentText"/>
      </w:pPr>
      <w:r>
        <w:t>The most obvious answer is to use your Interproscan results in some way, but the issue with that is that not everybody has been able to get Interpsocan to work. I’m currently testing out some other pipelines to get high-throughput annotation and will definitely let you know how that goes, since it may substantially help your analysis.</w:t>
      </w:r>
    </w:p>
  </w:comment>
  <w:comment w:id="2" w:author="Rika Anderson" w:date="2017-10-28T16:04:00Z" w:initials="RA">
    <w:p w14:paraId="34B73DF0" w14:textId="0E1A7BE3" w:rsidR="00F0090C" w:rsidRDefault="00F0090C">
      <w:pPr>
        <w:pStyle w:val="CommentText"/>
      </w:pPr>
      <w:r>
        <w:rPr>
          <w:rStyle w:val="CommentReference"/>
        </w:rPr>
        <w:annotationRef/>
      </w:r>
      <w:r>
        <w:t xml:space="preserve">I think we don’t need to necessarily </w:t>
      </w:r>
      <w:r w:rsidR="00FA0CA1">
        <w:t xml:space="preserve">annotate contigs, but instead we can </w:t>
      </w:r>
      <w:r w:rsidR="00F8134F">
        <w:t>use the annotations of the ORFs, which is what we did for Interproscan.</w:t>
      </w:r>
      <w:r w:rsidR="00FA0CA1">
        <w:t xml:space="preserve"> This would allow you to analyze the functional diversity/distribution of each of the genes identified in your sample.</w:t>
      </w:r>
    </w:p>
  </w:comment>
  <w:comment w:id="3" w:author="Rika Anderson" w:date="2017-10-28T15:56:00Z" w:initials="RA">
    <w:p w14:paraId="27819E91" w14:textId="77777777" w:rsidR="00F0090C" w:rsidRDefault="00F0090C">
      <w:pPr>
        <w:pStyle w:val="CommentText"/>
      </w:pPr>
      <w:r>
        <w:rPr>
          <w:rStyle w:val="CommentReference"/>
        </w:rPr>
        <w:annotationRef/>
      </w:r>
      <w:r>
        <w:t>Yes, this is very similar to the two annotation pipelines I’m currently testing:</w:t>
      </w:r>
    </w:p>
    <w:p w14:paraId="2F02836C" w14:textId="77777777" w:rsidR="00F0090C" w:rsidRDefault="00F0090C">
      <w:pPr>
        <w:pStyle w:val="CommentText"/>
      </w:pPr>
    </w:p>
    <w:p w14:paraId="0FB0BA6D" w14:textId="42A9EEA6" w:rsidR="00F0090C" w:rsidRDefault="00F0090C">
      <w:pPr>
        <w:pStyle w:val="CommentText"/>
      </w:pPr>
      <w:r>
        <w:t xml:space="preserve">KAAS: </w:t>
      </w:r>
      <w:hyperlink r:id="rId1" w:history="1">
        <w:r w:rsidRPr="00EC562A">
          <w:rPr>
            <w:rStyle w:val="Hyperlink"/>
          </w:rPr>
          <w:t>http://www.genome.jp/tools/kaas/</w:t>
        </w:r>
      </w:hyperlink>
    </w:p>
    <w:p w14:paraId="44D1E88B" w14:textId="457EE436" w:rsidR="00F0090C" w:rsidRDefault="00F0090C">
      <w:pPr>
        <w:pStyle w:val="CommentText"/>
      </w:pPr>
      <w:r>
        <w:t xml:space="preserve">MAPLE: </w:t>
      </w:r>
      <w:hyperlink r:id="rId2" w:history="1">
        <w:r w:rsidRPr="00EC562A">
          <w:rPr>
            <w:rStyle w:val="Hyperlink"/>
          </w:rPr>
          <w:t>http://www.genome.jp/maple-bin//mapleSubmit.cgi</w:t>
        </w:r>
      </w:hyperlink>
    </w:p>
    <w:p w14:paraId="3005CBFA" w14:textId="77777777" w:rsidR="00F0090C" w:rsidRDefault="00F0090C">
      <w:pPr>
        <w:pStyle w:val="CommentText"/>
      </w:pPr>
    </w:p>
    <w:p w14:paraId="60A638FA" w14:textId="7C791A69" w:rsidR="00F0090C" w:rsidRDefault="00F0090C">
      <w:pPr>
        <w:pStyle w:val="CommentText"/>
      </w:pPr>
      <w:r>
        <w:t>Alternatively, you mentioned just using results published by Sunagawa et al—it turns out that’s publicly available! (hooray open access!) if you go to the website listed for each sample (see the Excel spreadsheet with all of the project data information), you’ll see there is a tab with “functional analysis” that provides some visualization of these results, and if you click on the “downloads” tab you can see that u</w:t>
      </w:r>
      <w:r w:rsidR="00E17E39">
        <w:t xml:space="preserve">nder the “functional analysis” </w:t>
      </w:r>
      <w:r>
        <w:t>heading there’s some info that might be useful—maybe the GO slim annotation? (GO is yet another protein database that can be used for annotation.)</w:t>
      </w:r>
    </w:p>
  </w:comment>
  <w:comment w:id="4" w:author="Rika Anderson" w:date="2017-10-28T16:04:00Z" w:initials="RA">
    <w:p w14:paraId="67A87C5C" w14:textId="4A454A67" w:rsidR="00F0090C" w:rsidRDefault="00F0090C">
      <w:pPr>
        <w:pStyle w:val="CommentText"/>
      </w:pPr>
      <w:r>
        <w:rPr>
          <w:rStyle w:val="CommentReference"/>
        </w:rPr>
        <w:annotationRef/>
      </w:r>
      <w:r>
        <w:t>I’m thinking that with some of the extra data available on the Tara oceans website, you could generate some pretty cool heatmaps</w:t>
      </w:r>
      <w:r w:rsidR="00AC7DD9">
        <w:t xml:space="preserve"> along the lines of what you listed above</w:t>
      </w:r>
      <w:r>
        <w:t>. Here are some resources to help guide you:</w:t>
      </w:r>
    </w:p>
    <w:p w14:paraId="371B3D5A" w14:textId="77777777" w:rsidR="00F0090C" w:rsidRDefault="00F0090C">
      <w:pPr>
        <w:pStyle w:val="CommentText"/>
      </w:pPr>
    </w:p>
    <w:p w14:paraId="4A18D11A" w14:textId="77777777" w:rsidR="00F0090C" w:rsidRDefault="00F0090C">
      <w:pPr>
        <w:pStyle w:val="CommentText"/>
      </w:pPr>
      <w:r>
        <w:t>Python Data Graphing gallery:</w:t>
      </w:r>
    </w:p>
    <w:p w14:paraId="122448AE" w14:textId="699853CC" w:rsidR="00F0090C" w:rsidRDefault="000A75A1">
      <w:pPr>
        <w:pStyle w:val="CommentText"/>
      </w:pPr>
      <w:hyperlink r:id="rId3" w:history="1">
        <w:r w:rsidR="00F0090C" w:rsidRPr="00EC562A">
          <w:rPr>
            <w:rStyle w:val="Hyperlink"/>
          </w:rPr>
          <w:t>https://python-graph-gallery.com/</w:t>
        </w:r>
      </w:hyperlink>
    </w:p>
    <w:p w14:paraId="13D3B318" w14:textId="77777777" w:rsidR="00F0090C" w:rsidRDefault="00F0090C">
      <w:pPr>
        <w:pStyle w:val="CommentText"/>
      </w:pPr>
    </w:p>
    <w:p w14:paraId="48BCC7C3" w14:textId="77777777" w:rsidR="00F0090C" w:rsidRDefault="00F0090C">
      <w:pPr>
        <w:pStyle w:val="CommentText"/>
      </w:pPr>
      <w:r>
        <w:t>Heatmaps in matplotlib:</w:t>
      </w:r>
    </w:p>
    <w:p w14:paraId="40E6D43D" w14:textId="75E243EC" w:rsidR="00F0090C" w:rsidRDefault="000A75A1">
      <w:pPr>
        <w:pStyle w:val="CommentText"/>
      </w:pPr>
      <w:hyperlink r:id="rId4" w:history="1">
        <w:r w:rsidR="00F0090C" w:rsidRPr="00EC562A">
          <w:rPr>
            <w:rStyle w:val="Hyperlink"/>
          </w:rPr>
          <w:t>https://plot.ly/matplotlib/heatmaps/</w:t>
        </w:r>
      </w:hyperlink>
    </w:p>
    <w:p w14:paraId="0454A834" w14:textId="77777777" w:rsidR="00F0090C" w:rsidRDefault="00F0090C">
      <w:pPr>
        <w:pStyle w:val="CommentText"/>
      </w:pPr>
    </w:p>
    <w:p w14:paraId="386A5C68" w14:textId="124307CF" w:rsidR="00F0090C" w:rsidRDefault="00F0090C">
      <w:pPr>
        <w:pStyle w:val="CommentText"/>
      </w:pPr>
      <w:r>
        <w:t>Biopython:</w:t>
      </w:r>
      <w:r w:rsidRPr="00F0090C">
        <w:t xml:space="preserve"> </w:t>
      </w:r>
      <w:hyperlink r:id="rId5" w:history="1">
        <w:r w:rsidRPr="00EC562A">
          <w:rPr>
            <w:rStyle w:val="Hyperlink"/>
          </w:rPr>
          <w:t>http://biopython.org/</w:t>
        </w:r>
      </w:hyperlink>
    </w:p>
    <w:p w14:paraId="308F4EC4" w14:textId="77777777" w:rsidR="00F0090C" w:rsidRDefault="00F0090C">
      <w:pPr>
        <w:pStyle w:val="CommentText"/>
      </w:pPr>
    </w:p>
    <w:p w14:paraId="72917CD0" w14:textId="1F20A442" w:rsidR="00AC7DD9" w:rsidRDefault="00F0090C">
      <w:pPr>
        <w:pStyle w:val="CommentText"/>
      </w:pPr>
      <w:r>
        <w:t xml:space="preserve">Though to be honest, if you use the </w:t>
      </w:r>
      <w:r w:rsidR="00AC7DD9">
        <w:t>data from the Tara oceans data sharing site, you may not need much biopython, but would instead focus on writing scripts for data visualization (which I’d love to see for my own sake—I haven’t made heatmaps in matplotlib yet, just in R).</w:t>
      </w:r>
    </w:p>
    <w:p w14:paraId="66EE6816" w14:textId="77777777" w:rsidR="00AC7DD9" w:rsidRDefault="00AC7DD9">
      <w:pPr>
        <w:pStyle w:val="CommentText"/>
      </w:pPr>
    </w:p>
    <w:p w14:paraId="636E3B97" w14:textId="5E18170B" w:rsidR="00AC7DD9" w:rsidRDefault="00AC7DD9">
      <w:pPr>
        <w:pStyle w:val="CommentText"/>
      </w:pPr>
      <w:r>
        <w:t>In case you end up using one of the other annotation pipelines that uses KEGG, there are K</w:t>
      </w:r>
      <w:r w:rsidR="00942867">
        <w:t>EGG modules built for biopython,</w:t>
      </w:r>
      <w:r>
        <w:t xml:space="preserve"> but I’ve never used them:</w:t>
      </w:r>
    </w:p>
    <w:p w14:paraId="51F8A0FF" w14:textId="77777777" w:rsidR="00AC7DD9" w:rsidRDefault="00AC7DD9">
      <w:pPr>
        <w:pStyle w:val="CommentText"/>
      </w:pPr>
    </w:p>
    <w:p w14:paraId="6E3E9CDE" w14:textId="791C6917" w:rsidR="00AC7DD9" w:rsidRDefault="00AC7DD9">
      <w:pPr>
        <w:pStyle w:val="CommentText"/>
      </w:pPr>
      <w:r w:rsidRPr="00AC7DD9">
        <w:t>http://biopython.org/DIST/docs/api/Bio.KEGG-module.htm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6415F08" w15:done="0"/>
  <w15:commentEx w15:paraId="34B73DF0" w15:done="0"/>
  <w15:commentEx w15:paraId="60A638FA" w15:done="0"/>
  <w15:commentEx w15:paraId="6E3E9CD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EF4431" w14:textId="77777777" w:rsidR="000A75A1" w:rsidRDefault="000A75A1" w:rsidP="00EA7C3C">
      <w:r>
        <w:separator/>
      </w:r>
    </w:p>
  </w:endnote>
  <w:endnote w:type="continuationSeparator" w:id="0">
    <w:p w14:paraId="4C8170E4" w14:textId="77777777" w:rsidR="000A75A1" w:rsidRDefault="000A75A1" w:rsidP="00EA7C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453849" w14:textId="77777777" w:rsidR="000A75A1" w:rsidRDefault="000A75A1" w:rsidP="00EA7C3C">
      <w:r>
        <w:separator/>
      </w:r>
    </w:p>
  </w:footnote>
  <w:footnote w:type="continuationSeparator" w:id="0">
    <w:p w14:paraId="2B0422BB" w14:textId="77777777" w:rsidR="000A75A1" w:rsidRDefault="000A75A1" w:rsidP="00EA7C3C">
      <w:r>
        <w:continuationSeparator/>
      </w:r>
    </w:p>
  </w:footnote>
  <w:footnote w:id="1">
    <w:p w14:paraId="1DA06EC8" w14:textId="0545316B" w:rsidR="00F0090C" w:rsidRDefault="00F0090C">
      <w:pPr>
        <w:pStyle w:val="FootnoteText"/>
      </w:pPr>
      <w:r>
        <w:rPr>
          <w:rStyle w:val="FootnoteReference"/>
        </w:rPr>
        <w:footnoteRef/>
      </w:r>
      <w:r>
        <w:t xml:space="preserve"> </w:t>
      </w:r>
      <w:hyperlink r:id="rId1" w:history="1">
        <w:r w:rsidRPr="005B5E34">
          <w:rPr>
            <w:rStyle w:val="Hyperlink"/>
          </w:rPr>
          <w:t>http://www.kegg.jp/kegg/tool/annotate_sequence.html</w:t>
        </w:r>
      </w:hyperlink>
      <w:r>
        <w:t xml:space="preserve">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A30DE2" w14:textId="77777777" w:rsidR="00F0090C" w:rsidRDefault="00F0090C" w:rsidP="00F0090C">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98C288B" w14:textId="77777777" w:rsidR="00F0090C" w:rsidRDefault="00F0090C" w:rsidP="005C407B">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586C26" w14:textId="77777777" w:rsidR="00F0090C" w:rsidRDefault="00F0090C" w:rsidP="00F0090C">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A75A1">
      <w:rPr>
        <w:rStyle w:val="PageNumber"/>
        <w:noProof/>
      </w:rPr>
      <w:t>1</w:t>
    </w:r>
    <w:r>
      <w:rPr>
        <w:rStyle w:val="PageNumber"/>
      </w:rPr>
      <w:fldChar w:fldCharType="end"/>
    </w:r>
  </w:p>
  <w:p w14:paraId="3B2F4423" w14:textId="73FC96C7" w:rsidR="00F0090C" w:rsidRDefault="00F0090C" w:rsidP="005C407B">
    <w:pPr>
      <w:pStyle w:val="Header"/>
      <w:ind w:right="360"/>
      <w:jc w:val="right"/>
    </w:pPr>
    <w:r>
      <w:t xml:space="preserve">Michels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AA4CFA"/>
    <w:multiLevelType w:val="hybridMultilevel"/>
    <w:tmpl w:val="D674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4564797"/>
    <w:multiLevelType w:val="hybridMultilevel"/>
    <w:tmpl w:val="7564EF5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464E58D9"/>
    <w:multiLevelType w:val="hybridMultilevel"/>
    <w:tmpl w:val="68CA7668"/>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3">
    <w:nsid w:val="589B038E"/>
    <w:multiLevelType w:val="hybridMultilevel"/>
    <w:tmpl w:val="1F684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6CF721D"/>
    <w:multiLevelType w:val="hybridMultilevel"/>
    <w:tmpl w:val="2A58FF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4"/>
  </w:num>
  <w:num w:numId="2">
    <w:abstractNumId w:val="1"/>
  </w:num>
  <w:num w:numId="3">
    <w:abstractNumId w:val="3"/>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3"/>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4262F"/>
    <w:rsid w:val="00000B00"/>
    <w:rsid w:val="00015DC0"/>
    <w:rsid w:val="00023C59"/>
    <w:rsid w:val="000266E4"/>
    <w:rsid w:val="0004046A"/>
    <w:rsid w:val="00042E06"/>
    <w:rsid w:val="00044726"/>
    <w:rsid w:val="00044C97"/>
    <w:rsid w:val="00052FA6"/>
    <w:rsid w:val="00054969"/>
    <w:rsid w:val="00056DF1"/>
    <w:rsid w:val="0006405D"/>
    <w:rsid w:val="000653A2"/>
    <w:rsid w:val="00065BB1"/>
    <w:rsid w:val="00073747"/>
    <w:rsid w:val="00083530"/>
    <w:rsid w:val="00084259"/>
    <w:rsid w:val="0009500A"/>
    <w:rsid w:val="00097E34"/>
    <w:rsid w:val="000A2965"/>
    <w:rsid w:val="000A5459"/>
    <w:rsid w:val="000A6220"/>
    <w:rsid w:val="000A75A1"/>
    <w:rsid w:val="000B008A"/>
    <w:rsid w:val="000B65D4"/>
    <w:rsid w:val="000B78C7"/>
    <w:rsid w:val="000C2765"/>
    <w:rsid w:val="000C42F9"/>
    <w:rsid w:val="000D3232"/>
    <w:rsid w:val="000F1B76"/>
    <w:rsid w:val="000F569B"/>
    <w:rsid w:val="001043A0"/>
    <w:rsid w:val="0011170F"/>
    <w:rsid w:val="00115B65"/>
    <w:rsid w:val="00117753"/>
    <w:rsid w:val="00121EEE"/>
    <w:rsid w:val="00130DC3"/>
    <w:rsid w:val="0013298E"/>
    <w:rsid w:val="00140B5B"/>
    <w:rsid w:val="001415B1"/>
    <w:rsid w:val="00144310"/>
    <w:rsid w:val="001473E6"/>
    <w:rsid w:val="00152F8E"/>
    <w:rsid w:val="001535A3"/>
    <w:rsid w:val="001615DD"/>
    <w:rsid w:val="0018272D"/>
    <w:rsid w:val="00196A27"/>
    <w:rsid w:val="001B09E6"/>
    <w:rsid w:val="001C1DEA"/>
    <w:rsid w:val="001C6DC8"/>
    <w:rsid w:val="001D4D7F"/>
    <w:rsid w:val="001E4032"/>
    <w:rsid w:val="001E4C09"/>
    <w:rsid w:val="001F30A7"/>
    <w:rsid w:val="002062EE"/>
    <w:rsid w:val="00217100"/>
    <w:rsid w:val="00227674"/>
    <w:rsid w:val="00230A34"/>
    <w:rsid w:val="00237A31"/>
    <w:rsid w:val="00241951"/>
    <w:rsid w:val="0024436F"/>
    <w:rsid w:val="00247B4A"/>
    <w:rsid w:val="00261265"/>
    <w:rsid w:val="0026218A"/>
    <w:rsid w:val="002650EF"/>
    <w:rsid w:val="002808D7"/>
    <w:rsid w:val="00284D71"/>
    <w:rsid w:val="00291DC7"/>
    <w:rsid w:val="00297FCD"/>
    <w:rsid w:val="002A7452"/>
    <w:rsid w:val="002B4CFB"/>
    <w:rsid w:val="002B61BE"/>
    <w:rsid w:val="002C58BE"/>
    <w:rsid w:val="002E0C06"/>
    <w:rsid w:val="002E34CD"/>
    <w:rsid w:val="002E7093"/>
    <w:rsid w:val="002F1C56"/>
    <w:rsid w:val="002F3501"/>
    <w:rsid w:val="002F670B"/>
    <w:rsid w:val="002F6E02"/>
    <w:rsid w:val="00306492"/>
    <w:rsid w:val="00312771"/>
    <w:rsid w:val="00316245"/>
    <w:rsid w:val="00317879"/>
    <w:rsid w:val="00320629"/>
    <w:rsid w:val="00321D3B"/>
    <w:rsid w:val="00323195"/>
    <w:rsid w:val="00323FA7"/>
    <w:rsid w:val="003251C4"/>
    <w:rsid w:val="003263E3"/>
    <w:rsid w:val="0033657C"/>
    <w:rsid w:val="00351646"/>
    <w:rsid w:val="00364304"/>
    <w:rsid w:val="00375516"/>
    <w:rsid w:val="00381DCE"/>
    <w:rsid w:val="00383B4E"/>
    <w:rsid w:val="003A1E18"/>
    <w:rsid w:val="003A6D6C"/>
    <w:rsid w:val="003B357F"/>
    <w:rsid w:val="003B4E5A"/>
    <w:rsid w:val="003C0A2F"/>
    <w:rsid w:val="003C271E"/>
    <w:rsid w:val="003C2823"/>
    <w:rsid w:val="003C7307"/>
    <w:rsid w:val="003D1503"/>
    <w:rsid w:val="003D363E"/>
    <w:rsid w:val="003D51BE"/>
    <w:rsid w:val="003E4511"/>
    <w:rsid w:val="003E6E28"/>
    <w:rsid w:val="003E7549"/>
    <w:rsid w:val="003F68A4"/>
    <w:rsid w:val="004062DB"/>
    <w:rsid w:val="00415CE3"/>
    <w:rsid w:val="00416D98"/>
    <w:rsid w:val="00421B18"/>
    <w:rsid w:val="00436605"/>
    <w:rsid w:val="004507DE"/>
    <w:rsid w:val="00473FD8"/>
    <w:rsid w:val="004908B0"/>
    <w:rsid w:val="00492588"/>
    <w:rsid w:val="0049444C"/>
    <w:rsid w:val="004B28F9"/>
    <w:rsid w:val="004B2F66"/>
    <w:rsid w:val="004B607C"/>
    <w:rsid w:val="004C2889"/>
    <w:rsid w:val="004E1289"/>
    <w:rsid w:val="004E24F9"/>
    <w:rsid w:val="004E41C1"/>
    <w:rsid w:val="004E70A5"/>
    <w:rsid w:val="004E7A5C"/>
    <w:rsid w:val="004F13CF"/>
    <w:rsid w:val="004F1A28"/>
    <w:rsid w:val="004F41C0"/>
    <w:rsid w:val="004F4E5A"/>
    <w:rsid w:val="00526F37"/>
    <w:rsid w:val="005408F9"/>
    <w:rsid w:val="00567A58"/>
    <w:rsid w:val="0057366E"/>
    <w:rsid w:val="00575268"/>
    <w:rsid w:val="00586264"/>
    <w:rsid w:val="00586597"/>
    <w:rsid w:val="005A127F"/>
    <w:rsid w:val="005A4141"/>
    <w:rsid w:val="005A54AE"/>
    <w:rsid w:val="005C1201"/>
    <w:rsid w:val="005C407B"/>
    <w:rsid w:val="005D0129"/>
    <w:rsid w:val="005F0D2F"/>
    <w:rsid w:val="005F44BC"/>
    <w:rsid w:val="005F5682"/>
    <w:rsid w:val="0060436D"/>
    <w:rsid w:val="006216BC"/>
    <w:rsid w:val="006360FE"/>
    <w:rsid w:val="00641EE0"/>
    <w:rsid w:val="0066217F"/>
    <w:rsid w:val="00663397"/>
    <w:rsid w:val="006731F5"/>
    <w:rsid w:val="00673F9B"/>
    <w:rsid w:val="006933D1"/>
    <w:rsid w:val="006A4636"/>
    <w:rsid w:val="006A5610"/>
    <w:rsid w:val="006C3DB3"/>
    <w:rsid w:val="006F3F0E"/>
    <w:rsid w:val="00716DB0"/>
    <w:rsid w:val="00731FD2"/>
    <w:rsid w:val="0074088B"/>
    <w:rsid w:val="007425E3"/>
    <w:rsid w:val="007519E0"/>
    <w:rsid w:val="007548BE"/>
    <w:rsid w:val="007700AC"/>
    <w:rsid w:val="00775D02"/>
    <w:rsid w:val="00782B8F"/>
    <w:rsid w:val="00786956"/>
    <w:rsid w:val="007925C5"/>
    <w:rsid w:val="007B231F"/>
    <w:rsid w:val="007B44B5"/>
    <w:rsid w:val="007C484E"/>
    <w:rsid w:val="007D1564"/>
    <w:rsid w:val="007E1841"/>
    <w:rsid w:val="007F317F"/>
    <w:rsid w:val="007F5A95"/>
    <w:rsid w:val="0081561B"/>
    <w:rsid w:val="0082136F"/>
    <w:rsid w:val="00822093"/>
    <w:rsid w:val="00834C1E"/>
    <w:rsid w:val="008418B6"/>
    <w:rsid w:val="008424C9"/>
    <w:rsid w:val="0085556C"/>
    <w:rsid w:val="0087036C"/>
    <w:rsid w:val="00881B95"/>
    <w:rsid w:val="008863A8"/>
    <w:rsid w:val="0089598B"/>
    <w:rsid w:val="0089745F"/>
    <w:rsid w:val="008B2C64"/>
    <w:rsid w:val="008B4DF8"/>
    <w:rsid w:val="008B5FAF"/>
    <w:rsid w:val="008B7CC2"/>
    <w:rsid w:val="008C2002"/>
    <w:rsid w:val="008C5740"/>
    <w:rsid w:val="008D5E3E"/>
    <w:rsid w:val="008E13AB"/>
    <w:rsid w:val="008F03AD"/>
    <w:rsid w:val="008F1875"/>
    <w:rsid w:val="0090264A"/>
    <w:rsid w:val="00924EB0"/>
    <w:rsid w:val="00927514"/>
    <w:rsid w:val="00940845"/>
    <w:rsid w:val="0094278D"/>
    <w:rsid w:val="00942867"/>
    <w:rsid w:val="00961C71"/>
    <w:rsid w:val="009679B9"/>
    <w:rsid w:val="009701A6"/>
    <w:rsid w:val="00970EA4"/>
    <w:rsid w:val="00974A0A"/>
    <w:rsid w:val="00991C43"/>
    <w:rsid w:val="00997D04"/>
    <w:rsid w:val="009B6AF7"/>
    <w:rsid w:val="009C1E7E"/>
    <w:rsid w:val="009D1B83"/>
    <w:rsid w:val="009D6C67"/>
    <w:rsid w:val="009E5C9B"/>
    <w:rsid w:val="009E7AAD"/>
    <w:rsid w:val="00A05D6C"/>
    <w:rsid w:val="00A21062"/>
    <w:rsid w:val="00A21569"/>
    <w:rsid w:val="00A2365E"/>
    <w:rsid w:val="00A2404F"/>
    <w:rsid w:val="00A26C16"/>
    <w:rsid w:val="00A27489"/>
    <w:rsid w:val="00A30549"/>
    <w:rsid w:val="00A32528"/>
    <w:rsid w:val="00A40979"/>
    <w:rsid w:val="00A4262F"/>
    <w:rsid w:val="00A52604"/>
    <w:rsid w:val="00A57AD2"/>
    <w:rsid w:val="00A608BB"/>
    <w:rsid w:val="00A620F9"/>
    <w:rsid w:val="00A71607"/>
    <w:rsid w:val="00A71CEE"/>
    <w:rsid w:val="00A7775F"/>
    <w:rsid w:val="00A8000F"/>
    <w:rsid w:val="00A83EDC"/>
    <w:rsid w:val="00A977A8"/>
    <w:rsid w:val="00AA1126"/>
    <w:rsid w:val="00AA155D"/>
    <w:rsid w:val="00AA344C"/>
    <w:rsid w:val="00AA7520"/>
    <w:rsid w:val="00AB608F"/>
    <w:rsid w:val="00AC4278"/>
    <w:rsid w:val="00AC630A"/>
    <w:rsid w:val="00AC7DD9"/>
    <w:rsid w:val="00AD4A0E"/>
    <w:rsid w:val="00AD7463"/>
    <w:rsid w:val="00AF07CE"/>
    <w:rsid w:val="00AF451F"/>
    <w:rsid w:val="00AF6AE0"/>
    <w:rsid w:val="00B158D8"/>
    <w:rsid w:val="00B21300"/>
    <w:rsid w:val="00B45A77"/>
    <w:rsid w:val="00B51010"/>
    <w:rsid w:val="00B51645"/>
    <w:rsid w:val="00B5557C"/>
    <w:rsid w:val="00B60EF6"/>
    <w:rsid w:val="00B62914"/>
    <w:rsid w:val="00B73590"/>
    <w:rsid w:val="00B73F33"/>
    <w:rsid w:val="00B74126"/>
    <w:rsid w:val="00B7539F"/>
    <w:rsid w:val="00B859EC"/>
    <w:rsid w:val="00B86582"/>
    <w:rsid w:val="00BB1790"/>
    <w:rsid w:val="00BC2BAA"/>
    <w:rsid w:val="00BC3404"/>
    <w:rsid w:val="00BC521E"/>
    <w:rsid w:val="00BC5D8F"/>
    <w:rsid w:val="00BC7CFD"/>
    <w:rsid w:val="00BD0B3B"/>
    <w:rsid w:val="00BE31A2"/>
    <w:rsid w:val="00C03E87"/>
    <w:rsid w:val="00C25A89"/>
    <w:rsid w:val="00C459C6"/>
    <w:rsid w:val="00C505CB"/>
    <w:rsid w:val="00C52887"/>
    <w:rsid w:val="00C7469A"/>
    <w:rsid w:val="00C76845"/>
    <w:rsid w:val="00C82864"/>
    <w:rsid w:val="00C87C2E"/>
    <w:rsid w:val="00C87F3D"/>
    <w:rsid w:val="00C930B8"/>
    <w:rsid w:val="00C96071"/>
    <w:rsid w:val="00CA46DF"/>
    <w:rsid w:val="00CA5E25"/>
    <w:rsid w:val="00CC2341"/>
    <w:rsid w:val="00CD5F26"/>
    <w:rsid w:val="00CD5F69"/>
    <w:rsid w:val="00CF5F15"/>
    <w:rsid w:val="00D148A5"/>
    <w:rsid w:val="00D200DE"/>
    <w:rsid w:val="00D22122"/>
    <w:rsid w:val="00D377BF"/>
    <w:rsid w:val="00D417F9"/>
    <w:rsid w:val="00D41855"/>
    <w:rsid w:val="00D45BFD"/>
    <w:rsid w:val="00D5105D"/>
    <w:rsid w:val="00D5366E"/>
    <w:rsid w:val="00D55712"/>
    <w:rsid w:val="00D71895"/>
    <w:rsid w:val="00D76154"/>
    <w:rsid w:val="00D86595"/>
    <w:rsid w:val="00D86F77"/>
    <w:rsid w:val="00D92A3B"/>
    <w:rsid w:val="00D939BE"/>
    <w:rsid w:val="00DA6CD0"/>
    <w:rsid w:val="00DB22FD"/>
    <w:rsid w:val="00DC483E"/>
    <w:rsid w:val="00DD0186"/>
    <w:rsid w:val="00DE2468"/>
    <w:rsid w:val="00DE708A"/>
    <w:rsid w:val="00DF34FC"/>
    <w:rsid w:val="00DF614D"/>
    <w:rsid w:val="00DF6757"/>
    <w:rsid w:val="00E00AC1"/>
    <w:rsid w:val="00E06752"/>
    <w:rsid w:val="00E11E8B"/>
    <w:rsid w:val="00E175EE"/>
    <w:rsid w:val="00E17E39"/>
    <w:rsid w:val="00E30064"/>
    <w:rsid w:val="00E320EC"/>
    <w:rsid w:val="00E374B5"/>
    <w:rsid w:val="00E441D3"/>
    <w:rsid w:val="00E50B7B"/>
    <w:rsid w:val="00E52424"/>
    <w:rsid w:val="00E61507"/>
    <w:rsid w:val="00E6177D"/>
    <w:rsid w:val="00E679F3"/>
    <w:rsid w:val="00E708C4"/>
    <w:rsid w:val="00E844EB"/>
    <w:rsid w:val="00EA7C3C"/>
    <w:rsid w:val="00EC19B4"/>
    <w:rsid w:val="00ED6E18"/>
    <w:rsid w:val="00EE61ED"/>
    <w:rsid w:val="00EF1977"/>
    <w:rsid w:val="00EF3E9A"/>
    <w:rsid w:val="00EF4027"/>
    <w:rsid w:val="00F0090C"/>
    <w:rsid w:val="00F15549"/>
    <w:rsid w:val="00F540A3"/>
    <w:rsid w:val="00F603DD"/>
    <w:rsid w:val="00F605FD"/>
    <w:rsid w:val="00F66867"/>
    <w:rsid w:val="00F670D5"/>
    <w:rsid w:val="00F74268"/>
    <w:rsid w:val="00F8134F"/>
    <w:rsid w:val="00F8153B"/>
    <w:rsid w:val="00F84D52"/>
    <w:rsid w:val="00F85488"/>
    <w:rsid w:val="00F905C1"/>
    <w:rsid w:val="00F964B5"/>
    <w:rsid w:val="00FA0CA1"/>
    <w:rsid w:val="00FB00FD"/>
    <w:rsid w:val="00FB0F0E"/>
    <w:rsid w:val="00FF10B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9406ABB"/>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7C3C"/>
    <w:pPr>
      <w:tabs>
        <w:tab w:val="center" w:pos="4680"/>
        <w:tab w:val="right" w:pos="9360"/>
      </w:tabs>
    </w:pPr>
  </w:style>
  <w:style w:type="character" w:customStyle="1" w:styleId="HeaderChar">
    <w:name w:val="Header Char"/>
    <w:basedOn w:val="DefaultParagraphFont"/>
    <w:link w:val="Header"/>
    <w:uiPriority w:val="99"/>
    <w:rsid w:val="00EA7C3C"/>
  </w:style>
  <w:style w:type="paragraph" w:styleId="Footer">
    <w:name w:val="footer"/>
    <w:basedOn w:val="Normal"/>
    <w:link w:val="FooterChar"/>
    <w:uiPriority w:val="99"/>
    <w:unhideWhenUsed/>
    <w:rsid w:val="00EA7C3C"/>
    <w:pPr>
      <w:tabs>
        <w:tab w:val="center" w:pos="4680"/>
        <w:tab w:val="right" w:pos="9360"/>
      </w:tabs>
    </w:pPr>
  </w:style>
  <w:style w:type="character" w:customStyle="1" w:styleId="FooterChar">
    <w:name w:val="Footer Char"/>
    <w:basedOn w:val="DefaultParagraphFont"/>
    <w:link w:val="Footer"/>
    <w:uiPriority w:val="99"/>
    <w:rsid w:val="00EA7C3C"/>
  </w:style>
  <w:style w:type="paragraph" w:styleId="FootnoteText">
    <w:name w:val="footnote text"/>
    <w:basedOn w:val="Normal"/>
    <w:link w:val="FootnoteTextChar"/>
    <w:uiPriority w:val="99"/>
    <w:unhideWhenUsed/>
    <w:rsid w:val="00D22122"/>
  </w:style>
  <w:style w:type="character" w:customStyle="1" w:styleId="FootnoteTextChar">
    <w:name w:val="Footnote Text Char"/>
    <w:basedOn w:val="DefaultParagraphFont"/>
    <w:link w:val="FootnoteText"/>
    <w:uiPriority w:val="99"/>
    <w:rsid w:val="00D22122"/>
  </w:style>
  <w:style w:type="character" w:styleId="FootnoteReference">
    <w:name w:val="footnote reference"/>
    <w:basedOn w:val="DefaultParagraphFont"/>
    <w:uiPriority w:val="99"/>
    <w:unhideWhenUsed/>
    <w:rsid w:val="00D22122"/>
    <w:rPr>
      <w:vertAlign w:val="superscript"/>
    </w:rPr>
  </w:style>
  <w:style w:type="paragraph" w:styleId="ListParagraph">
    <w:name w:val="List Paragraph"/>
    <w:basedOn w:val="Normal"/>
    <w:uiPriority w:val="34"/>
    <w:qFormat/>
    <w:rsid w:val="00E50B7B"/>
    <w:pPr>
      <w:ind w:left="720"/>
      <w:contextualSpacing/>
    </w:pPr>
  </w:style>
  <w:style w:type="character" w:styleId="Hyperlink">
    <w:name w:val="Hyperlink"/>
    <w:basedOn w:val="DefaultParagraphFont"/>
    <w:uiPriority w:val="99"/>
    <w:unhideWhenUsed/>
    <w:rsid w:val="00241951"/>
    <w:rPr>
      <w:color w:val="0563C1" w:themeColor="hyperlink"/>
      <w:u w:val="single"/>
    </w:rPr>
  </w:style>
  <w:style w:type="character" w:styleId="PageNumber">
    <w:name w:val="page number"/>
    <w:basedOn w:val="DefaultParagraphFont"/>
    <w:uiPriority w:val="99"/>
    <w:semiHidden/>
    <w:unhideWhenUsed/>
    <w:rsid w:val="005C407B"/>
  </w:style>
  <w:style w:type="paragraph" w:styleId="Bibliography">
    <w:name w:val="Bibliography"/>
    <w:basedOn w:val="Normal"/>
    <w:next w:val="Normal"/>
    <w:uiPriority w:val="37"/>
    <w:unhideWhenUsed/>
    <w:rsid w:val="00115B65"/>
    <w:pPr>
      <w:spacing w:after="240"/>
    </w:pPr>
  </w:style>
  <w:style w:type="paragraph" w:styleId="BalloonText">
    <w:name w:val="Balloon Text"/>
    <w:basedOn w:val="Normal"/>
    <w:link w:val="BalloonTextChar"/>
    <w:uiPriority w:val="99"/>
    <w:semiHidden/>
    <w:unhideWhenUsed/>
    <w:rsid w:val="00A3054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30549"/>
    <w:rPr>
      <w:rFonts w:ascii="Lucida Grande" w:hAnsi="Lucida Grande" w:cs="Lucida Grande"/>
      <w:sz w:val="18"/>
      <w:szCs w:val="18"/>
    </w:rPr>
  </w:style>
  <w:style w:type="character" w:styleId="CommentReference">
    <w:name w:val="annotation reference"/>
    <w:basedOn w:val="DefaultParagraphFont"/>
    <w:uiPriority w:val="99"/>
    <w:semiHidden/>
    <w:unhideWhenUsed/>
    <w:rsid w:val="00A30549"/>
    <w:rPr>
      <w:sz w:val="18"/>
      <w:szCs w:val="18"/>
    </w:rPr>
  </w:style>
  <w:style w:type="paragraph" w:styleId="CommentText">
    <w:name w:val="annotation text"/>
    <w:basedOn w:val="Normal"/>
    <w:link w:val="CommentTextChar"/>
    <w:uiPriority w:val="99"/>
    <w:semiHidden/>
    <w:unhideWhenUsed/>
    <w:rsid w:val="00A30549"/>
  </w:style>
  <w:style w:type="character" w:customStyle="1" w:styleId="CommentTextChar">
    <w:name w:val="Comment Text Char"/>
    <w:basedOn w:val="DefaultParagraphFont"/>
    <w:link w:val="CommentText"/>
    <w:uiPriority w:val="99"/>
    <w:semiHidden/>
    <w:rsid w:val="00A30549"/>
  </w:style>
  <w:style w:type="paragraph" w:styleId="CommentSubject">
    <w:name w:val="annotation subject"/>
    <w:basedOn w:val="CommentText"/>
    <w:next w:val="CommentText"/>
    <w:link w:val="CommentSubjectChar"/>
    <w:uiPriority w:val="99"/>
    <w:semiHidden/>
    <w:unhideWhenUsed/>
    <w:rsid w:val="00A30549"/>
    <w:rPr>
      <w:b/>
      <w:bCs/>
      <w:sz w:val="20"/>
      <w:szCs w:val="20"/>
    </w:rPr>
  </w:style>
  <w:style w:type="character" w:customStyle="1" w:styleId="CommentSubjectChar">
    <w:name w:val="Comment Subject Char"/>
    <w:basedOn w:val="CommentTextChar"/>
    <w:link w:val="CommentSubject"/>
    <w:uiPriority w:val="99"/>
    <w:semiHidden/>
    <w:rsid w:val="00A3054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4009556">
      <w:bodyDiv w:val="1"/>
      <w:marLeft w:val="0"/>
      <w:marRight w:val="0"/>
      <w:marTop w:val="0"/>
      <w:marBottom w:val="0"/>
      <w:divBdr>
        <w:top w:val="none" w:sz="0" w:space="0" w:color="auto"/>
        <w:left w:val="none" w:sz="0" w:space="0" w:color="auto"/>
        <w:bottom w:val="none" w:sz="0" w:space="0" w:color="auto"/>
        <w:right w:val="none" w:sz="0" w:space="0" w:color="auto"/>
      </w:divBdr>
    </w:div>
    <w:div w:id="173867094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3" Type="http://schemas.openxmlformats.org/officeDocument/2006/relationships/hyperlink" Target="https://python-graph-gallery.com/" TargetMode="External"/><Relationship Id="rId4" Type="http://schemas.openxmlformats.org/officeDocument/2006/relationships/hyperlink" Target="https://plot.ly/matplotlib/heatmaps/" TargetMode="External"/><Relationship Id="rId5" Type="http://schemas.openxmlformats.org/officeDocument/2006/relationships/hyperlink" Target="http://biopython.org/" TargetMode="External"/><Relationship Id="rId1" Type="http://schemas.openxmlformats.org/officeDocument/2006/relationships/hyperlink" Target="http://www.genome.jp/tools/kaas/" TargetMode="External"/><Relationship Id="rId2" Type="http://schemas.openxmlformats.org/officeDocument/2006/relationships/hyperlink" Target="http://www.genome.jp/maple-bin//mapleSubmit.cgi" TargetMode="External"/></Relationship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png"/><Relationship Id="rId10"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www.kegg.jp/kegg/tool/annotate_sequenc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240</Words>
  <Characters>7074</Characters>
  <Application>Microsoft Macintosh Word</Application>
  <DocSecurity>0</DocSecurity>
  <Lines>58</Lines>
  <Paragraphs>16</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82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stin Michels</dc:creator>
  <cp:keywords/>
  <dc:description/>
  <cp:lastModifiedBy>Dustin Michels</cp:lastModifiedBy>
  <cp:revision>2</cp:revision>
  <dcterms:created xsi:type="dcterms:W3CDTF">2017-10-31T18:49:00Z</dcterms:created>
  <dcterms:modified xsi:type="dcterms:W3CDTF">2017-10-31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gY06Bci3"/&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 name="noteType" value="0"/&gt;&lt;/prefs&gt;&lt;/data&gt;</vt:lpwstr>
  </property>
</Properties>
</file>